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C934F0" w:rsidRDefault="002A2A03"/>
    <w:p w:rsidR="002A2A03" w:rsidRPr="00C934F0" w:rsidRDefault="002A2A03" w:rsidP="001A0A79">
      <w:pPr>
        <w:ind w:firstLine="0"/>
      </w:pPr>
    </w:p>
    <w:p w:rsidR="002A2A03" w:rsidRPr="00C934F0" w:rsidRDefault="002A2A03"/>
    <w:p w:rsidR="002A2A03" w:rsidRPr="00C934F0" w:rsidRDefault="002A2A03"/>
    <w:p w:rsidR="001714EF" w:rsidRDefault="001714EF">
      <w:pPr>
        <w:jc w:val="center"/>
      </w:pPr>
      <w:r w:rsidRPr="001714EF">
        <w:t>Unit 5</w:t>
      </w:r>
    </w:p>
    <w:p w:rsidR="00310EAA" w:rsidRPr="00C934F0" w:rsidRDefault="00310EAA">
      <w:pPr>
        <w:jc w:val="center"/>
      </w:pPr>
      <w:r w:rsidRPr="00C934F0">
        <w:t xml:space="preserve">Name (First </w:t>
      </w:r>
      <w:proofErr w:type="spellStart"/>
      <w:r w:rsidRPr="00C934F0">
        <w:t>M_Last</w:t>
      </w:r>
      <w:proofErr w:type="spellEnd"/>
      <w:r w:rsidRPr="00C934F0">
        <w:t>)</w:t>
      </w:r>
    </w:p>
    <w:p w:rsidR="00310EAA" w:rsidRPr="00C934F0" w:rsidRDefault="00310EAA">
      <w:pPr>
        <w:jc w:val="center"/>
      </w:pPr>
      <w:r w:rsidRPr="00C934F0">
        <w:t>Institution Name</w:t>
      </w:r>
    </w:p>
    <w:p w:rsidR="001714EF" w:rsidRPr="00FC0780" w:rsidRDefault="002A2A03" w:rsidP="001714EF">
      <w:pPr>
        <w:jc w:val="center"/>
        <w:rPr>
          <w:b/>
        </w:rPr>
      </w:pPr>
      <w:r w:rsidRPr="00C934F0">
        <w:br w:type="page"/>
      </w:r>
      <w:r w:rsidR="00E132D0" w:rsidRPr="00FC0780">
        <w:rPr>
          <w:b/>
        </w:rPr>
        <w:lastRenderedPageBreak/>
        <w:t>Introduction</w:t>
      </w:r>
    </w:p>
    <w:p w:rsidR="00814ABC" w:rsidRDefault="00C240C5" w:rsidP="00AB2D95">
      <w:pPr>
        <w:ind w:firstLine="0"/>
      </w:pPr>
      <w:r>
        <w:t xml:space="preserve"> </w:t>
      </w:r>
      <w:r>
        <w:tab/>
      </w:r>
      <w:r w:rsidR="00814ABC" w:rsidRPr="00814ABC">
        <w:t xml:space="preserve">This great world of humans can be destroyed in a day if the concept of right and wrong is eradicated from it. It can shake the balance of positivity and negativity inside every individual. Its consequences will be horrible beyond imaginations. There are always some standards set by religion, society, or </w:t>
      </w:r>
      <w:r w:rsidR="007E6F53" w:rsidRPr="00814ABC">
        <w:t>organization</w:t>
      </w:r>
      <w:r w:rsidR="00814ABC" w:rsidRPr="00814ABC">
        <w:t xml:space="preserve"> to declare what is right and what is wrong according to their perspectives, philosophy, ideas and requirements. Morals set by religion and society are the outcome of social culture, moral standards and protracte</w:t>
      </w:r>
      <w:r w:rsidR="007E6F53">
        <w:t xml:space="preserve">d religious norms. They are the </w:t>
      </w:r>
      <w:r w:rsidR="00814ABC" w:rsidRPr="00814ABC">
        <w:t xml:space="preserve">backbone of maintaining the moralities of this world. </w:t>
      </w:r>
    </w:p>
    <w:p w:rsidR="00B903F0" w:rsidRDefault="00B96404" w:rsidP="00AB2D95">
      <w:pPr>
        <w:ind w:firstLine="0"/>
      </w:pPr>
      <w:r>
        <w:t xml:space="preserve">  </w:t>
      </w:r>
      <w:r>
        <w:tab/>
      </w:r>
      <w:r w:rsidR="00814ABC" w:rsidRPr="00814ABC">
        <w:t xml:space="preserve">However, the definition of morality is different in different places and perspectives. Alfred Whitehead has demonstrated it well that what makes up a morality. He explained that power of the majority is what matters a lot in  laying the foundation of moralities, any standard or rule of morality is set by the majority, if the majority is unlinking it, there is no chance that particular rule can survive </w:t>
      </w:r>
      <w:r w:rsidR="00EB20E0">
        <w:fldChar w:fldCharType="begin"/>
      </w:r>
      <w:r w:rsidR="00EB20E0">
        <w:instrText xml:space="preserve"> ADDIN ZOTERO_ITEM CSL_CITATION {"citationID":"asotd9a345","properties":{"formattedCitation":"{\\rtf (\\uc0\\u8220{}Alfred North Whitehead Quotes,\\uc0\\u8221{} n.d.)}","plainCitation":"(“Alfred North Whitehead Quotes,” n.d.)"},"citationItems":[{"id":552,"uris":["http://zotero.org/users/local/2RJg7y7G/items/9EQSBF7E"],"uri":["http://zotero.org/users/local/2RJg7y7G/items/9EQSBF7E"],"itemData":{"id":552,"type":"webpage","title":"Alfred North Whitehead Quotes","container-title":"BrainyQuote","abstract":"\"What is morality in any given time or place? It is what the majority then and there happen to like and immorality is what they dislike.\" - Alfred North Whitehead quotes from BrainyQuote.com","URL":"https://www.brainyquote.com/quotes/alfred_north_whitehead_133258","language":"en"}}],"schema":"https://github.com/citation-style-language/schema/raw/master/csl-citation.json"} </w:instrText>
      </w:r>
      <w:r w:rsidR="00EB20E0">
        <w:fldChar w:fldCharType="separate"/>
      </w:r>
      <w:r w:rsidR="006E2899">
        <w:t>(</w:t>
      </w:r>
      <w:proofErr w:type="spellStart"/>
      <w:r w:rsidR="006E2899">
        <w:t>BrainyQuote</w:t>
      </w:r>
      <w:proofErr w:type="spellEnd"/>
      <w:r w:rsidR="00EB20E0" w:rsidRPr="00EB20E0">
        <w:t>,”</w:t>
      </w:r>
      <w:r w:rsidR="001C6593">
        <w:t xml:space="preserve"> 2018</w:t>
      </w:r>
      <w:r w:rsidR="00EB20E0" w:rsidRPr="00EB20E0">
        <w:t>)</w:t>
      </w:r>
      <w:r w:rsidR="00EB20E0">
        <w:fldChar w:fldCharType="end"/>
      </w:r>
      <w:r w:rsidR="001C6593">
        <w:t>.</w:t>
      </w:r>
    </w:p>
    <w:p w:rsidR="001276E1" w:rsidRDefault="00FA5AAD" w:rsidP="001276E1">
      <w:pPr>
        <w:ind w:firstLine="0"/>
      </w:pPr>
      <w:r>
        <w:t xml:space="preserve"> </w:t>
      </w:r>
      <w:r>
        <w:tab/>
      </w:r>
      <w:r w:rsidR="008003AE">
        <w:t xml:space="preserve"> </w:t>
      </w:r>
      <w:r w:rsidR="00767F5C">
        <w:t>Nowadays, many</w:t>
      </w:r>
      <w:r w:rsidR="008003AE">
        <w:t xml:space="preserve"> </w:t>
      </w:r>
      <w:r w:rsidR="00927949">
        <w:t>organizations</w:t>
      </w:r>
      <w:r w:rsidR="008003AE">
        <w:t xml:space="preserve"> have started putting </w:t>
      </w:r>
      <w:r>
        <w:t>their interest</w:t>
      </w:r>
      <w:r w:rsidR="004303CB">
        <w:t>s</w:t>
      </w:r>
      <w:r>
        <w:t xml:space="preserve"> </w:t>
      </w:r>
      <w:r w:rsidR="004303CB">
        <w:t>and profits above everything</w:t>
      </w:r>
      <w:r w:rsidR="002246E8">
        <w:t xml:space="preserve"> </w:t>
      </w:r>
      <w:r w:rsidR="002246E8">
        <w:fldChar w:fldCharType="begin"/>
      </w:r>
      <w:r w:rsidR="002246E8">
        <w:instrText xml:space="preserve"> ADDIN ZOTERO_ITEM CSL_CITATION {"citationID":"a2llj0h0k5o","properties":{"formattedCitation":"{\\rtf (\\uc0\\u8220{}Opinion | Sunday Dialogue,\\uc0\\u8221{} 2012)}","plainCitation":"(“Opinion | Sunday Dialogue,” 2012)"},"citationItems":[{"id":554,"uris":["http://zotero.org/users/local/2RJg7y7G/items/HXT9CI6A"],"uri":["http://zotero.org/users/local/2RJg7y7G/items/HXT9CI6A"],"itemData":{"id":554,"type":"article-newspaper","title":"Opinion | Sunday Dialogue: How Corporations Behave","container-title":"The New York Times","section":"Opinion","source":"NYTimes.com","abstract":"Readers discuss business ethics and priorities over the years.","URL":"https://www.nytimes.com/2012/09/02/opinion/sunday/sunday-dialogue-how-corporations-behave.html","ISSN":"0362-4331","shortTitle":"Opinion | Sunday Dialogue","language":"en-US","issued":{"date-parts":[["2012",9,1]]}}}],"schema":"https://github.com/citation-style-language/schema/raw/master/csl-citation.json"} </w:instrText>
      </w:r>
      <w:r w:rsidR="002246E8">
        <w:fldChar w:fldCharType="separate"/>
      </w:r>
      <w:r w:rsidR="002246E8" w:rsidRPr="002246E8">
        <w:t>(“Opinion | Sunday Dialogue,” 2012)</w:t>
      </w:r>
      <w:r w:rsidR="002246E8">
        <w:fldChar w:fldCharType="end"/>
      </w:r>
      <w:r w:rsidR="00767F5C">
        <w:t>.</w:t>
      </w:r>
      <w:r w:rsidR="0065177F">
        <w:t xml:space="preserve"> They are neglecting the values of moralities, leaving </w:t>
      </w:r>
      <w:r w:rsidR="002A27D2">
        <w:t xml:space="preserve">a large community to suffer because of its negative influences and outcomes. </w:t>
      </w:r>
      <w:r w:rsidR="00AD62F8">
        <w:t>That is where the demand</w:t>
      </w:r>
      <w:r w:rsidR="001276E1">
        <w:t xml:space="preserve"> arises that why should a corporation or </w:t>
      </w:r>
      <w:r w:rsidR="00927949">
        <w:t>organization</w:t>
      </w:r>
      <w:r w:rsidR="001276E1">
        <w:t xml:space="preserve"> be moral?  </w:t>
      </w:r>
    </w:p>
    <w:p w:rsidR="00FC0780" w:rsidRPr="00FC0780" w:rsidRDefault="00FC0780" w:rsidP="001276E1">
      <w:pPr>
        <w:ind w:firstLine="0"/>
        <w:rPr>
          <w:b/>
        </w:rPr>
      </w:pPr>
      <w:r w:rsidRPr="00FC0780">
        <w:rPr>
          <w:b/>
        </w:rPr>
        <w:t>Body</w:t>
      </w:r>
    </w:p>
    <w:p w:rsidR="001D37DD" w:rsidRDefault="007D6247" w:rsidP="001D37DD">
      <w:pPr>
        <w:ind w:firstLine="0"/>
      </w:pPr>
      <w:r>
        <w:t xml:space="preserve">  </w:t>
      </w:r>
      <w:r>
        <w:tab/>
      </w:r>
      <w:r w:rsidR="001D37DD">
        <w:t xml:space="preserve">Humans have been ruling as a master specie on this planet since the very beginning. It has been witnessed that ethics and morality was the only thing that was responsible for their survival and kept their societies together. The reason is simple and straight, human nature and personality is a complex cluster of infinite loops that have positive and negative energies both. There is a constant battle inside every individual in which beasts of negative energies try to </w:t>
      </w:r>
      <w:r w:rsidR="001D37DD">
        <w:lastRenderedPageBreak/>
        <w:t xml:space="preserve">engulf the positivity. On the other hand, ethical values and moralities strengthen the roots of positivity and help an individual to become a better person. Similarly, organizations that are run by these humans need ethical and moral values as their core foundation too. There are countless reasons that enlighten the horrible and threatening consequences of organizations that fail to adopt morality. </w:t>
      </w:r>
    </w:p>
    <w:p w:rsidR="001D37DD" w:rsidRDefault="001D37DD" w:rsidP="001D37DD">
      <w:pPr>
        <w:ind w:firstLine="0"/>
      </w:pPr>
      <w:r>
        <w:t xml:space="preserve">     Today, there are number of organizations that aim to achieve nothing but profit. They do not care about the suffering of their employees, surroundings, and society. People of today’s world are either jobless, doing a job that is unfit for them just to survive, or even if they have a good job, they feel insecure about it all the times. Moreover, there is a number of those actively working organizations and corporations too, that are constantly harming the environment and disturbing ecosystem, but they just don’t care because they are getting a bulky prize as an output. This ugly reality is getting stronger and stronger each day because of the emergence of an organization that only prioritize ways through which they can earn more and more profit. </w:t>
      </w:r>
    </w:p>
    <w:p w:rsidR="001D37DD" w:rsidRDefault="001D37DD" w:rsidP="001D37DD">
      <w:pPr>
        <w:ind w:firstLine="0"/>
      </w:pPr>
      <w:r>
        <w:t xml:space="preserve">       As there is no way bad input and horrible actions get good output and marvelous reactions respectively. Similarly, it is a fact that these organizations get only trouble and ugly outcomes that influence them as well as whatever that is in their interaction. Let’s understand it with a simple example if there is a corporation which is running the business of manufacturing soap. If it stays stubborn enough and throw its raw wastes of toxic chemicals into water bodies and soil, and it does not provide its workers precautionary equipment to wear and use while they are working, it will not only harm aquatic and land species but it will also be unsafe for workers and it may cause severe and dangerous effects on the health of the corporation’s employees. Furthermore, it is predictable that the corporation’s staff will get less active and it will be a clear loss for authorities because it is not easy to hire new and experienced staff.  </w:t>
      </w:r>
    </w:p>
    <w:p w:rsidR="001D37DD" w:rsidRDefault="001D37DD" w:rsidP="001D37DD">
      <w:pPr>
        <w:ind w:firstLine="0"/>
      </w:pPr>
      <w:r>
        <w:lastRenderedPageBreak/>
        <w:t xml:space="preserve">     No business can run for a long time if its employees and stakeholders are unhappy because they are the backbone of the business. If the corporation is continuously unethical with its employees and stakeholders, they will react to such signals too. Employees will not enjoy working at their workplaces and consider it foolish to work hard for that particular organization because they get it that whoever they are working for is not fair with them, as a result, it will start delivering poor quality work and products. In addition, all the stakeholders will be repelled in a very short time and business could not stand in the market and will be flopped. Also, it is expected that there will be leg-pulling and many disputes among the staff because it is the nature of almost all the humans, if they are left without imposing ethical rules, their ego boils up even in little arguments. Furthermore, it is also predictable that the organization will be feeling the hot breath of racism, sexi</w:t>
      </w:r>
      <w:r>
        <w:t xml:space="preserve">sm, and homophobia on its neck. Things will get rough and out of control, making work environment complicated and suffocating for workers. </w:t>
      </w:r>
    </w:p>
    <w:p w:rsidR="001D37DD" w:rsidRDefault="001D37DD" w:rsidP="001D37DD">
      <w:pPr>
        <w:ind w:firstLine="0"/>
      </w:pPr>
      <w:r>
        <w:t xml:space="preserve">     Such organizations are in clear misconception that it will cost them more budget, labor burden or they will get less profit. They need to understand that morals are not just set to benefit others (although it is the most amazing thing), they are set to raise the standard of the business and to make it progress leaps and bounds. Adopting ethics and morality does not mean that an organization will be in clear loss. Instead, it has a number of benefits that will give more fruits to the organization than anything or anyone else. </w:t>
      </w:r>
    </w:p>
    <w:p w:rsidR="002C0737" w:rsidRDefault="001D37DD" w:rsidP="001D37DD">
      <w:pPr>
        <w:ind w:firstLine="0"/>
      </w:pPr>
      <w:r>
        <w:t xml:space="preserve">     </w:t>
      </w:r>
      <w:r w:rsidR="001A7DD0">
        <w:t xml:space="preserve">The more organizations will take it seriously, the more good it will spread in the society. Furthermore, businesses of corporations and organizations that follow morals and ethics, have a noble and good reputation in society. </w:t>
      </w:r>
      <w:r>
        <w:t>Organizations need to make sure that they are doing justice with their employees and whatever and whoever is under influence of what they are doing. If they set their foundation by endorsing rules of ethics and morality, they will fin</w:t>
      </w:r>
      <w:bookmarkStart w:id="0" w:name="_GoBack"/>
      <w:bookmarkEnd w:id="0"/>
      <w:r>
        <w:t xml:space="preserve">d it easy to </w:t>
      </w:r>
      <w:r>
        <w:lastRenderedPageBreak/>
        <w:t>handle their employees and staff. Moreover, it will also be easy for them to control racism, sexism, and homophobia in their work environment. If the employees are informed that this kind of bullying and narrow-mindedness is not allowed in their organization, they will take care of it and avoid offending each other. In addition, an organization with the ethical and moral standard is heartened by employees and stakeholders so there will be a stop to its success.</w:t>
      </w:r>
      <w:r>
        <w:t xml:space="preserve"> </w:t>
      </w:r>
    </w:p>
    <w:p w:rsidR="001D37DD" w:rsidRDefault="001D37DD" w:rsidP="001D37DD">
      <w:pPr>
        <w:ind w:firstLine="0"/>
      </w:pPr>
      <w:r>
        <w:t xml:space="preserve"> </w:t>
      </w:r>
      <w:r>
        <w:tab/>
        <w:t xml:space="preserve">There is also a misconception among different organizations that whatever they are doing, a lot of other people out there in the market are doing the same thing too, what difference it will create if they don’t follow ethics and morals like others. It is utterly wrong, the change starts from individuality, a single organization can make a clear difference and set example for others to follow too. </w:t>
      </w:r>
      <w:r w:rsidR="001A7DD0">
        <w:t xml:space="preserve">There are many organizations that betray others by portraying and coating unethical values with the covering of morality. </w:t>
      </w:r>
      <w:r>
        <w:t xml:space="preserve">As Whitehead said </w:t>
      </w:r>
      <w:r w:rsidR="001A7DD0">
        <w:t xml:space="preserve">in his quote that majority defines the morality so organizations need to come up with new standards of ethics and morality that are in reality good too.  </w:t>
      </w:r>
    </w:p>
    <w:p w:rsidR="00662B2F" w:rsidRDefault="00662B2F" w:rsidP="00AB2D95">
      <w:pPr>
        <w:ind w:firstLine="0"/>
      </w:pPr>
    </w:p>
    <w:p w:rsidR="00C240C5" w:rsidRDefault="00C240C5" w:rsidP="00AB2D95">
      <w:pPr>
        <w:ind w:firstLine="0"/>
      </w:pPr>
      <w:r>
        <w:t xml:space="preserve"> </w:t>
      </w:r>
      <w:r>
        <w:tab/>
      </w:r>
    </w:p>
    <w:p w:rsidR="00CB0438" w:rsidRDefault="00D9438B" w:rsidP="00DC3890">
      <w:pPr>
        <w:ind w:firstLine="0"/>
      </w:pPr>
      <w:r w:rsidRPr="00D9438B">
        <w:rPr>
          <w:b/>
        </w:rPr>
        <w:t>Conclusion</w:t>
      </w:r>
      <w:r>
        <w:rPr>
          <w:b/>
        </w:rPr>
        <w:br/>
      </w:r>
      <w:r>
        <w:t xml:space="preserve"> </w:t>
      </w:r>
      <w:r>
        <w:tab/>
      </w:r>
      <w:r w:rsidR="00DC3890">
        <w:t xml:space="preserve">It is of utmost necessity for organizations and corporations to set their ethical and moral values first, even before laying the foundation of their businesses. Doing that will water the roots of their business, make it grow and expand, set a pathway towards success, and of course, it will be beneficial for all those that are connected with it. Moreover, there are many people who want to start a business of their own and for that, they look up to those who are already in it. Therefore, the organization’s morals and ethical values will be the inspiration for so many and it will be a source of spreading the good cause. In this respect, Whitehead’s quote makes total </w:t>
      </w:r>
      <w:r w:rsidR="00DC3890">
        <w:lastRenderedPageBreak/>
        <w:t>sense, that majority is what driving everything in the world, if the majority is after the good cause, it will set a noble morality standard instead of setting wicked standards and hypocritically representing it as good</w:t>
      </w:r>
      <w:r w:rsidR="00662B2F">
        <w:t xml:space="preserve"> </w:t>
      </w:r>
      <w:r w:rsidR="00662B2F">
        <w:fldChar w:fldCharType="begin"/>
      </w:r>
      <w:r w:rsidR="00662B2F">
        <w:instrText xml:space="preserve"> ADDIN ZOTERO_ITEM CSL_CITATION {"citationID":"asotd9a345","properties":{"formattedCitation":"{\\rtf (\\uc0\\u8220{}Alfred North Whitehead Quotes,\\uc0\\u8221{} n.d.)}","plainCitation":"(“Alfred North Whitehead Quotes,” n.d.)"},"citationItems":[{"id":552,"uris":["http://zotero.org/users/local/2RJg7y7G/items/9EQSBF7E"],"uri":["http://zotero.org/users/local/2RJg7y7G/items/9EQSBF7E"],"itemData":{"id":552,"type":"webpage","title":"Alfred North Whitehead Quotes","container-title":"BrainyQuote","abstract":"\"What is morality in any given time or place? It is what the majority then and there happen to like and immorality is what they dislike.\" - Alfred North Whitehead quotes from BrainyQuote.com","URL":"https://www.brainyquote.com/quotes/alfred_north_whitehead_133258","language":"en"}}],"schema":"https://github.com/citation-style-language/schema/raw/master/csl-citation.json"} </w:instrText>
      </w:r>
      <w:r w:rsidR="00662B2F">
        <w:fldChar w:fldCharType="separate"/>
      </w:r>
      <w:r w:rsidR="00662B2F">
        <w:t>(</w:t>
      </w:r>
      <w:proofErr w:type="spellStart"/>
      <w:r w:rsidR="00662B2F">
        <w:t>BrainyQuote</w:t>
      </w:r>
      <w:proofErr w:type="spellEnd"/>
      <w:r w:rsidR="00662B2F" w:rsidRPr="00EB20E0">
        <w:t>,”</w:t>
      </w:r>
      <w:r w:rsidR="00662B2F">
        <w:t xml:space="preserve"> 2018</w:t>
      </w:r>
      <w:r w:rsidR="00662B2F" w:rsidRPr="00EB20E0">
        <w:t>)</w:t>
      </w:r>
      <w:r w:rsidR="00662B2F">
        <w:fldChar w:fldCharType="end"/>
      </w:r>
      <w:r w:rsidR="00DC3890">
        <w:t xml:space="preserve">. The more organizations will take it seriously, the more good </w:t>
      </w:r>
      <w:r w:rsidR="00DC3890">
        <w:t xml:space="preserve">it will spread in the society. </w:t>
      </w:r>
      <w:r w:rsidR="00DC3890">
        <w:t>Furthermore, businesses of corporations and organizations that follow morals and ethics, have a noble and good reputation in society. They are not looked as greedy and self-centered organizations, they get the trust of the society.</w:t>
      </w:r>
      <w:r w:rsidR="00DC3890">
        <w:t xml:space="preserve"> </w:t>
      </w:r>
    </w:p>
    <w:p w:rsidR="00DC3890" w:rsidRDefault="00DC3890" w:rsidP="00DC3890">
      <w:pPr>
        <w:ind w:firstLine="0"/>
      </w:pPr>
      <w:r>
        <w:t xml:space="preserve"> </w:t>
      </w:r>
      <w:r>
        <w:tab/>
      </w:r>
      <w:r w:rsidR="00F42A4F" w:rsidRPr="00F42A4F">
        <w:t>It is true that not every organization embraces morals but as a result, sooner or later they pay for it. Agreeing to Immanuel Kant’s categorical imperative, organizations need to treat their employees and stakeholders as they wish to be treated themselves, they need to make sure that they treat others well else, it will not take long and they’ll be facing horrible consequences in many folds</w:t>
      </w:r>
      <w:r w:rsidR="006E2899" w:rsidRPr="006E2899">
        <w:t xml:space="preserve"> ("Kant's Moral Philosophy (Stanford Encyclopedia Of Philosophy)")</w:t>
      </w:r>
      <w:r w:rsidR="006E2899">
        <w:t>.</w:t>
      </w:r>
      <w:r w:rsidR="00C240C5" w:rsidRPr="00C240C5">
        <w:rPr>
          <w:rFonts w:ascii="Arial" w:hAnsi="Arial" w:cs="Arial"/>
          <w:color w:val="000000"/>
          <w:sz w:val="20"/>
          <w:szCs w:val="20"/>
          <w:shd w:val="clear" w:color="auto" w:fill="FFFFFF"/>
        </w:rPr>
        <w:t xml:space="preserve"> </w:t>
      </w:r>
    </w:p>
    <w:p w:rsidR="00CB0438" w:rsidRDefault="00CB0438" w:rsidP="00AB2D95">
      <w:pPr>
        <w:ind w:firstLine="0"/>
      </w:pPr>
    </w:p>
    <w:p w:rsidR="002F2769" w:rsidRDefault="002F2769" w:rsidP="00AB2D95">
      <w:pPr>
        <w:ind w:firstLine="0"/>
      </w:pPr>
    </w:p>
    <w:p w:rsidR="00CB0438" w:rsidRDefault="00CB0438" w:rsidP="00AB2D95">
      <w:pPr>
        <w:ind w:firstLine="0"/>
      </w:pPr>
    </w:p>
    <w:p w:rsidR="00CB0438" w:rsidRDefault="00CB0438"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983041" w:rsidRDefault="00983041" w:rsidP="00AB2D95">
      <w:pPr>
        <w:ind w:firstLine="0"/>
      </w:pPr>
    </w:p>
    <w:p w:rsidR="00177A6B" w:rsidRDefault="00177A6B" w:rsidP="00AB2D95">
      <w:pPr>
        <w:ind w:firstLine="0"/>
      </w:pPr>
    </w:p>
    <w:p w:rsidR="00CB0438" w:rsidRDefault="00CB0438" w:rsidP="00CB0438">
      <w:pPr>
        <w:ind w:firstLine="0"/>
        <w:jc w:val="center"/>
        <w:rPr>
          <w:b/>
        </w:rPr>
      </w:pPr>
      <w:r w:rsidRPr="00177A6B">
        <w:rPr>
          <w:b/>
        </w:rPr>
        <w:t>References</w:t>
      </w:r>
    </w:p>
    <w:p w:rsidR="006E2899" w:rsidRPr="00177A6B" w:rsidRDefault="006E2899" w:rsidP="00CB0438">
      <w:pPr>
        <w:ind w:firstLine="0"/>
        <w:jc w:val="center"/>
        <w:rPr>
          <w:b/>
        </w:rPr>
      </w:pPr>
    </w:p>
    <w:p w:rsidR="002246E8" w:rsidRDefault="00CB0438" w:rsidP="006E2899">
      <w:pPr>
        <w:pStyle w:val="Bibliography"/>
        <w:ind w:left="1440" w:hanging="1440"/>
        <w:rPr>
          <w:rFonts w:ascii="Times New Roman" w:hAnsi="Times New Roman"/>
          <w:sz w:val="24"/>
        </w:rPr>
      </w:pPr>
      <w:r>
        <w:fldChar w:fldCharType="begin"/>
      </w:r>
      <w:r>
        <w:instrText xml:space="preserve"> ADDIN ZOTERO_BIBL {"custom":[]} CSL_BIBLIOGRAPHY </w:instrText>
      </w:r>
      <w:r>
        <w:fldChar w:fldCharType="separate"/>
      </w:r>
      <w:r w:rsidR="002246E8" w:rsidRPr="002246E8">
        <w:rPr>
          <w:rFonts w:ascii="Times New Roman" w:hAnsi="Times New Roman"/>
          <w:sz w:val="24"/>
        </w:rPr>
        <w:t>Alfred North Whitehead Quotes. (n.d.). Retrieved from https://www.brainyquote.com/quotes/alfred_north_whitehead_133258</w:t>
      </w:r>
    </w:p>
    <w:p w:rsidR="006E2899" w:rsidRPr="006E2899" w:rsidRDefault="006E2899" w:rsidP="006E2899">
      <w:pPr>
        <w:ind w:left="1440" w:hanging="1440"/>
      </w:pPr>
      <w:r w:rsidRPr="006E2899">
        <w:t xml:space="preserve">"Kant's Moral Philosophy (Stanford Encyclopedia </w:t>
      </w:r>
      <w:proofErr w:type="gramStart"/>
      <w:r w:rsidRPr="006E2899">
        <w:t>Of</w:t>
      </w:r>
      <w:proofErr w:type="gramEnd"/>
      <w:r w:rsidRPr="006E2899">
        <w:t xml:space="preserve"> Philosophy)." Plato.stanford.edu. </w:t>
      </w:r>
      <w:proofErr w:type="spellStart"/>
      <w:proofErr w:type="gramStart"/>
      <w:r w:rsidRPr="006E2899">
        <w:t>N.p</w:t>
      </w:r>
      <w:proofErr w:type="spellEnd"/>
      <w:proofErr w:type="gramEnd"/>
      <w:r w:rsidRPr="006E2899">
        <w:t>., 2019. Web. 29 Jan. 2019.</w:t>
      </w:r>
    </w:p>
    <w:p w:rsidR="002246E8" w:rsidRPr="002246E8" w:rsidRDefault="002246E8" w:rsidP="006E2899">
      <w:pPr>
        <w:pStyle w:val="Bibliography"/>
        <w:ind w:left="1440" w:hanging="1440"/>
        <w:rPr>
          <w:rFonts w:ascii="Times New Roman" w:hAnsi="Times New Roman"/>
          <w:sz w:val="24"/>
        </w:rPr>
      </w:pPr>
      <w:r w:rsidRPr="002246E8">
        <w:rPr>
          <w:rFonts w:ascii="Times New Roman" w:hAnsi="Times New Roman"/>
          <w:sz w:val="24"/>
        </w:rPr>
        <w:t xml:space="preserve">Opinion | Sunday Dialogue: How Corporations Behave. (2012, September 1). </w:t>
      </w:r>
      <w:r w:rsidRPr="002246E8">
        <w:rPr>
          <w:rFonts w:ascii="Times New Roman" w:hAnsi="Times New Roman"/>
          <w:i/>
          <w:iCs/>
          <w:sz w:val="24"/>
        </w:rPr>
        <w:t>The New York Times</w:t>
      </w:r>
      <w:r w:rsidRPr="002246E8">
        <w:rPr>
          <w:rFonts w:ascii="Times New Roman" w:hAnsi="Times New Roman"/>
          <w:sz w:val="24"/>
        </w:rPr>
        <w:t>. Retrieved from https://www.nytimes.com/2012/09/02/opinion/sunday/sunday-dialogue-how-corporations-behave.html</w:t>
      </w:r>
      <w:r w:rsidR="006E2899">
        <w:rPr>
          <w:rFonts w:ascii="Times New Roman" w:hAnsi="Times New Roman"/>
          <w:sz w:val="24"/>
        </w:rPr>
        <w:br/>
      </w:r>
    </w:p>
    <w:p w:rsidR="00CB0438" w:rsidRDefault="00CB0438" w:rsidP="006E2899">
      <w:pPr>
        <w:ind w:firstLine="0"/>
      </w:pPr>
      <w:r>
        <w:fldChar w:fldCharType="end"/>
      </w:r>
    </w:p>
    <w:p w:rsidR="00CB0438" w:rsidRDefault="00CB0438" w:rsidP="00AB2D95">
      <w:pPr>
        <w:ind w:firstLine="0"/>
      </w:pPr>
    </w:p>
    <w:p w:rsidR="00CB0438" w:rsidRDefault="00CB0438" w:rsidP="00AB2D95">
      <w:pPr>
        <w:ind w:firstLine="0"/>
      </w:pPr>
    </w:p>
    <w:p w:rsidR="00CB0438" w:rsidRPr="00C934F0" w:rsidRDefault="00CB0438" w:rsidP="00AB2D95">
      <w:pPr>
        <w:ind w:firstLine="0"/>
      </w:pPr>
    </w:p>
    <w:sectPr w:rsidR="00CB0438" w:rsidRPr="00C934F0">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5F4C" w:rsidRDefault="00065F4C">
      <w:pPr>
        <w:spacing w:line="240" w:lineRule="auto"/>
      </w:pPr>
      <w:r>
        <w:separator/>
      </w:r>
    </w:p>
  </w:endnote>
  <w:endnote w:type="continuationSeparator" w:id="0">
    <w:p w:rsidR="00065F4C" w:rsidRDefault="00065F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5F4C" w:rsidRDefault="00065F4C">
      <w:pPr>
        <w:spacing w:line="240" w:lineRule="auto"/>
      </w:pPr>
      <w:r>
        <w:separator/>
      </w:r>
    </w:p>
  </w:footnote>
  <w:footnote w:type="continuationSeparator" w:id="0">
    <w:p w:rsidR="00065F4C" w:rsidRDefault="00065F4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7DD0">
      <w:rPr>
        <w:rStyle w:val="PageNumber"/>
        <w:noProof/>
      </w:rPr>
      <w:t>7</w:t>
    </w:r>
    <w:r>
      <w:rPr>
        <w:rStyle w:val="PageNumber"/>
      </w:rPr>
      <w:fldChar w:fldCharType="end"/>
    </w:r>
  </w:p>
  <w:p w:rsidR="002A2A03" w:rsidRDefault="001714EF">
    <w:pPr>
      <w:pStyle w:val="Header"/>
      <w:ind w:right="360" w:firstLine="0"/>
    </w:pPr>
    <w:r>
      <w:t>Philosophy</w:t>
    </w:r>
    <w:r w:rsidR="002A2A03">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37DD">
      <w:rPr>
        <w:rStyle w:val="PageNumber"/>
        <w:noProof/>
      </w:rPr>
      <w:t>1</w:t>
    </w:r>
    <w:r>
      <w:rPr>
        <w:rStyle w:val="PageNumber"/>
      </w:rPr>
      <w:fldChar w:fldCharType="end"/>
    </w:r>
  </w:p>
  <w:p w:rsidR="002A2A03" w:rsidRDefault="002A2A03">
    <w:pPr>
      <w:ind w:right="360" w:firstLine="0"/>
    </w:pPr>
    <w:r>
      <w:t>Running head:</w:t>
    </w:r>
    <w:r>
      <w:tab/>
    </w:r>
    <w:r w:rsidR="001714EF">
      <w:t>Philosoph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E5BC9"/>
    <w:multiLevelType w:val="hybridMultilevel"/>
    <w:tmpl w:val="D22A38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02F1E5E"/>
    <w:multiLevelType w:val="hybridMultilevel"/>
    <w:tmpl w:val="7160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5722C0"/>
    <w:multiLevelType w:val="hybridMultilevel"/>
    <w:tmpl w:val="7EC02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825B90"/>
    <w:multiLevelType w:val="hybridMultilevel"/>
    <w:tmpl w:val="78A60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07DCF"/>
    <w:rsid w:val="00023A69"/>
    <w:rsid w:val="00052AB1"/>
    <w:rsid w:val="00061CB5"/>
    <w:rsid w:val="00065F4C"/>
    <w:rsid w:val="000772CA"/>
    <w:rsid w:val="00085196"/>
    <w:rsid w:val="000A7B5F"/>
    <w:rsid w:val="000B0A32"/>
    <w:rsid w:val="000C4A98"/>
    <w:rsid w:val="000E021B"/>
    <w:rsid w:val="00111DF7"/>
    <w:rsid w:val="001276E1"/>
    <w:rsid w:val="001714EF"/>
    <w:rsid w:val="00176028"/>
    <w:rsid w:val="00177A6B"/>
    <w:rsid w:val="001802F0"/>
    <w:rsid w:val="001A0A79"/>
    <w:rsid w:val="001A7DD0"/>
    <w:rsid w:val="001C650E"/>
    <w:rsid w:val="001C6593"/>
    <w:rsid w:val="001D37DD"/>
    <w:rsid w:val="001F2042"/>
    <w:rsid w:val="002246E8"/>
    <w:rsid w:val="00225A80"/>
    <w:rsid w:val="002555D4"/>
    <w:rsid w:val="002564DA"/>
    <w:rsid w:val="00261F91"/>
    <w:rsid w:val="002A27D2"/>
    <w:rsid w:val="002A2A03"/>
    <w:rsid w:val="002A7F65"/>
    <w:rsid w:val="002B21AF"/>
    <w:rsid w:val="002C0737"/>
    <w:rsid w:val="002F2769"/>
    <w:rsid w:val="002F41E4"/>
    <w:rsid w:val="003029B8"/>
    <w:rsid w:val="00310EAA"/>
    <w:rsid w:val="00312786"/>
    <w:rsid w:val="00316C55"/>
    <w:rsid w:val="0033180C"/>
    <w:rsid w:val="00336966"/>
    <w:rsid w:val="003377EC"/>
    <w:rsid w:val="00353767"/>
    <w:rsid w:val="0037157E"/>
    <w:rsid w:val="00382556"/>
    <w:rsid w:val="003A4841"/>
    <w:rsid w:val="003E185B"/>
    <w:rsid w:val="00413EF9"/>
    <w:rsid w:val="004303CB"/>
    <w:rsid w:val="00436C68"/>
    <w:rsid w:val="00470486"/>
    <w:rsid w:val="00474287"/>
    <w:rsid w:val="004A540F"/>
    <w:rsid w:val="004C2FF4"/>
    <w:rsid w:val="004E003F"/>
    <w:rsid w:val="004E345C"/>
    <w:rsid w:val="00507F57"/>
    <w:rsid w:val="00522208"/>
    <w:rsid w:val="005342FC"/>
    <w:rsid w:val="00534852"/>
    <w:rsid w:val="005374EE"/>
    <w:rsid w:val="005432F0"/>
    <w:rsid w:val="005460C3"/>
    <w:rsid w:val="00561FB0"/>
    <w:rsid w:val="00590EBD"/>
    <w:rsid w:val="005B79A4"/>
    <w:rsid w:val="005C3A13"/>
    <w:rsid w:val="005C3FB4"/>
    <w:rsid w:val="005F78B7"/>
    <w:rsid w:val="006006CE"/>
    <w:rsid w:val="006069A1"/>
    <w:rsid w:val="006258C8"/>
    <w:rsid w:val="00646BE5"/>
    <w:rsid w:val="0065177F"/>
    <w:rsid w:val="00662B2F"/>
    <w:rsid w:val="0066432C"/>
    <w:rsid w:val="00666961"/>
    <w:rsid w:val="0067153B"/>
    <w:rsid w:val="006819E9"/>
    <w:rsid w:val="00687827"/>
    <w:rsid w:val="00694A19"/>
    <w:rsid w:val="006A1768"/>
    <w:rsid w:val="006E1B1C"/>
    <w:rsid w:val="006E2899"/>
    <w:rsid w:val="0071795C"/>
    <w:rsid w:val="00743FC4"/>
    <w:rsid w:val="00766CD9"/>
    <w:rsid w:val="00767F5C"/>
    <w:rsid w:val="0077218C"/>
    <w:rsid w:val="007816EB"/>
    <w:rsid w:val="007846A9"/>
    <w:rsid w:val="00786585"/>
    <w:rsid w:val="007B2D2D"/>
    <w:rsid w:val="007B3282"/>
    <w:rsid w:val="007D6247"/>
    <w:rsid w:val="007E6F53"/>
    <w:rsid w:val="007F4E61"/>
    <w:rsid w:val="008003AE"/>
    <w:rsid w:val="00814ABC"/>
    <w:rsid w:val="00821836"/>
    <w:rsid w:val="0083381D"/>
    <w:rsid w:val="008436CC"/>
    <w:rsid w:val="009240DB"/>
    <w:rsid w:val="00927949"/>
    <w:rsid w:val="009372F0"/>
    <w:rsid w:val="00953D9F"/>
    <w:rsid w:val="00975994"/>
    <w:rsid w:val="00983041"/>
    <w:rsid w:val="009928AA"/>
    <w:rsid w:val="009A0FB4"/>
    <w:rsid w:val="009A5C04"/>
    <w:rsid w:val="009B3825"/>
    <w:rsid w:val="009B7AEF"/>
    <w:rsid w:val="009C51D7"/>
    <w:rsid w:val="009D0B4F"/>
    <w:rsid w:val="009D74EC"/>
    <w:rsid w:val="009E079C"/>
    <w:rsid w:val="009F223E"/>
    <w:rsid w:val="009F243A"/>
    <w:rsid w:val="00A013FA"/>
    <w:rsid w:val="00A37EF0"/>
    <w:rsid w:val="00A50946"/>
    <w:rsid w:val="00A51D73"/>
    <w:rsid w:val="00AB2D95"/>
    <w:rsid w:val="00AB6220"/>
    <w:rsid w:val="00AC4899"/>
    <w:rsid w:val="00AD62F8"/>
    <w:rsid w:val="00AF7439"/>
    <w:rsid w:val="00B34834"/>
    <w:rsid w:val="00B72121"/>
    <w:rsid w:val="00B903F0"/>
    <w:rsid w:val="00B96404"/>
    <w:rsid w:val="00B9747F"/>
    <w:rsid w:val="00BB1D17"/>
    <w:rsid w:val="00BB552A"/>
    <w:rsid w:val="00BD1D7D"/>
    <w:rsid w:val="00BE5682"/>
    <w:rsid w:val="00BE79C3"/>
    <w:rsid w:val="00BF000C"/>
    <w:rsid w:val="00C240C5"/>
    <w:rsid w:val="00C354DD"/>
    <w:rsid w:val="00C545F1"/>
    <w:rsid w:val="00C6353F"/>
    <w:rsid w:val="00C65B23"/>
    <w:rsid w:val="00C66C88"/>
    <w:rsid w:val="00C67138"/>
    <w:rsid w:val="00C770C0"/>
    <w:rsid w:val="00C934F0"/>
    <w:rsid w:val="00CB0438"/>
    <w:rsid w:val="00CB2678"/>
    <w:rsid w:val="00CB7E5D"/>
    <w:rsid w:val="00CC1754"/>
    <w:rsid w:val="00CC769E"/>
    <w:rsid w:val="00CD35A0"/>
    <w:rsid w:val="00CE0330"/>
    <w:rsid w:val="00CF29F0"/>
    <w:rsid w:val="00D005BD"/>
    <w:rsid w:val="00D338EF"/>
    <w:rsid w:val="00D44BD0"/>
    <w:rsid w:val="00D52DAB"/>
    <w:rsid w:val="00D74B12"/>
    <w:rsid w:val="00D81B6B"/>
    <w:rsid w:val="00D86F98"/>
    <w:rsid w:val="00D9438B"/>
    <w:rsid w:val="00DC3890"/>
    <w:rsid w:val="00DC5E9C"/>
    <w:rsid w:val="00DC6C10"/>
    <w:rsid w:val="00E132D0"/>
    <w:rsid w:val="00E22D82"/>
    <w:rsid w:val="00E521F0"/>
    <w:rsid w:val="00EB20E0"/>
    <w:rsid w:val="00F14C5C"/>
    <w:rsid w:val="00F15D77"/>
    <w:rsid w:val="00F20104"/>
    <w:rsid w:val="00F37ECC"/>
    <w:rsid w:val="00F42A4F"/>
    <w:rsid w:val="00F447CB"/>
    <w:rsid w:val="00F4632F"/>
    <w:rsid w:val="00F64006"/>
    <w:rsid w:val="00F71180"/>
    <w:rsid w:val="00FA5AAD"/>
    <w:rsid w:val="00FC0780"/>
    <w:rsid w:val="00FF4465"/>
    <w:rsid w:val="00FF6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355EF9A-447E-485F-91DF-0528EA074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6006CE"/>
    <w:pPr>
      <w:spacing w:after="200" w:line="276" w:lineRule="auto"/>
      <w:ind w:left="720" w:firstLine="0"/>
      <w:contextualSpacing/>
    </w:pPr>
    <w:rPr>
      <w:rFonts w:ascii="Calibri" w:eastAsia="Calibri" w:hAnsi="Calibri"/>
      <w:sz w:val="22"/>
      <w:szCs w:val="22"/>
    </w:rPr>
  </w:style>
  <w:style w:type="paragraph" w:styleId="Bibliography">
    <w:name w:val="Bibliography"/>
    <w:basedOn w:val="Normal"/>
    <w:next w:val="Normal"/>
    <w:uiPriority w:val="37"/>
    <w:unhideWhenUsed/>
    <w:rsid w:val="00A013FA"/>
    <w:pPr>
      <w:ind w:left="720" w:hanging="720"/>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Bae10</b:Tag>
    <b:SourceType>JournalArticle</b:SourceType>
    <b:Guid>{6468C456-16F7-44A0-BBA6-25834BEEA2D8}</b:Guid>
    <b:Author>
      <b:Author>
        <b:NameList>
          <b:Person>
            <b:Last>Kyoo</b:Last>
            <b:First>Baek</b:First>
          </b:Person>
        </b:NameList>
      </b:Author>
    </b:Author>
    <b:Title>Career satisfaction, organizational commitment, and turnover intention: The effects of goal orientation, organizational learning culture and developmental feedback</b:Title>
    <b:JournalName>Leadership and Organizational development Journal</b:JournalName>
    <b:Year>2010</b:Year>
    <b:Pages>482-500</b:Pages>
    <b:RefOrder>1</b:RefOrder>
  </b:Source>
  <b:Source>
    <b:Tag>Ill09</b:Tag>
    <b:SourceType>JournalArticle</b:SourceType>
    <b:Guid>{9B8BFA9B-B9FD-4D21-AE4F-A1A453428AF9}</b:Guid>
    <b:Author>
      <b:Author>
        <b:NameList>
          <b:Person>
            <b:Last>K</b:Last>
            <b:First>Illeris</b:First>
          </b:Person>
        </b:NameList>
      </b:Author>
    </b:Author>
    <b:Title>Transfer of learning in society: how can barriers between different learnind speces be surmounted, and can the gap between lerning inside and outside work be bridged?</b:Title>
    <b:JournalName>Journal of life Long Education</b:JournalName>
    <b:Year>2009</b:Year>
    <b:Pages>137-148</b:Pages>
    <b:RefOrder>2</b:RefOrder>
  </b:Source>
  <b:Source>
    <b:Tag>Mic15</b:Tag>
    <b:SourceType>JournalArticle</b:SourceType>
    <b:Guid>{992DB89C-76F4-4172-BFCA-E93A945CF473}</b:Guid>
    <b:Author>
      <b:Author>
        <b:NameList>
          <b:Person>
            <b:Last>Cohen</b:Last>
            <b:First>Michael</b:First>
            <b:Middle>D.</b:Middle>
          </b:Person>
        </b:NameList>
      </b:Author>
    </b:Author>
    <b:Title>Individual Learning and Organizational Routine</b:Title>
    <b:JournalName>Organizational Science</b:JournalName>
    <b:Year>2015</b:Year>
    <b:Pages>135-139</b:Pages>
    <b:RefOrder>3</b:RefOrder>
  </b:Source>
  <b:Source>
    <b:Tag>Sey98</b:Tag>
    <b:SourceType>JournalArticle</b:SourceType>
    <b:Guid>{28D55AF3-3B01-4B14-9E9E-7A79DCBA7057}</b:Guid>
    <b:Author>
      <b:Author>
        <b:NameList>
          <b:Person>
            <b:Last>Seyler D. L.</b:Last>
            <b:First>Holton</b:First>
            <b:Middle>LLL, E. F, Bates, R A Burnett and Carvalho</b:Middle>
          </b:Person>
        </b:NameList>
      </b:Author>
    </b:Author>
    <b:Title>Factors affecting motivation to transfer training</b:Title>
    <b:JournalName>International Journal of Traimning and development</b:JournalName>
    <b:Year>1998</b:Year>
    <b:Pages>16</b:Pages>
    <b:RefOrder>4</b:RefOrder>
  </b:Source>
  <b:Source>
    <b:Tag>Rou93</b:Tag>
    <b:SourceType>JournalArticle</b:SourceType>
    <b:Guid>{C42AE06C-16B3-42AE-BB84-F07623E19590}</b:Guid>
    <b:Author>
      <b:Author>
        <b:NameList>
          <b:Person>
            <b:Last>Goldstein</b:Last>
            <b:First>Rouiller</b:First>
            <b:Middle>J. Z and</b:Middle>
          </b:Person>
        </b:NameList>
      </b:Author>
    </b:Author>
    <b:Title>The Reaklationship between organizational transfer climate and positive transfer of training</b:Title>
    <b:JournalName>Human Resource Development </b:JournalName>
    <b:Year>1993</b:Year>
    <b:Pages>37-390</b:Pages>
    <b:RefOrder>5</b:RefOrder>
  </b:Source>
  <b:Source>
    <b:Tag>Ann11</b:Tag>
    <b:SourceType>JournalArticle</b:SourceType>
    <b:Guid>{EA06BB72-E638-4EE1-8AC4-620869D114BA}</b:Guid>
    <b:Author>
      <b:Author>
        <b:NameList>
          <b:Person>
            <b:Last>Annie Jalbert and Ian Neath</b:Last>
            <b:First>Tamra</b:First>
            <b:Middle>J. Bireta</b:Middle>
          </b:Person>
        </b:NameList>
      </b:Author>
    </b:Author>
    <b:Title>Aumee M. Suprenanat</b:Title>
    <b:JournalName>Memorial University of Newfoundland</b:JournalName>
    <b:Year>2011</b:Year>
    <b:RefOrder>1</b:RefOrder>
  </b:Source>
  <b:Source>
    <b:Tag>Her76</b:Tag>
    <b:SourceType>JournalArticle</b:SourceType>
    <b:Guid>{2718B039-9219-4C77-A320-556CDB6CFE77}</b:Guid>
    <b:Title>Acoustic Masking in Prinmary Memory</b:Title>
    <b:Year>1976</b:Year>
    <b:Author>
      <b:Author>
        <b:NameList>
          <b:Person>
            <b:Last>Welsh</b:Last>
            <b:First>Herbert</b:First>
            <b:Middle>A. Colle and Alan</b:Middle>
          </b:Person>
        </b:NameList>
      </b:Author>
    </b:Author>
    <b:JournalName>University Of Chicago</b:JournalName>
    <b:RefOrder>2</b:RefOrder>
  </b:Source>
</b:Sources>
</file>

<file path=customXml/itemProps1.xml><?xml version="1.0" encoding="utf-8"?>
<ds:datastoreItem xmlns:ds="http://schemas.openxmlformats.org/officeDocument/2006/customXml" ds:itemID="{14A77136-50EF-4C5A-81D2-E9D50C52A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7</Pages>
  <Words>1763</Words>
  <Characters>10582</Characters>
  <Application>Microsoft Office Word</Application>
  <DocSecurity>0</DocSecurity>
  <Lines>293</Lines>
  <Paragraphs>87</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258</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Ammara Fayyaz</cp:lastModifiedBy>
  <cp:revision>26</cp:revision>
  <dcterms:created xsi:type="dcterms:W3CDTF">2019-01-29T11:13:00Z</dcterms:created>
  <dcterms:modified xsi:type="dcterms:W3CDTF">2019-01-2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XduLo03e"/&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